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53723" w:rsidRDefault="00153723" w:rsidP="00153723">
      <w:pPr>
        <w:rPr>
          <w:rFonts w:ascii="Times" w:hAnsi="Times" w:cs="Times"/>
          <w:lang w:val="en-GB"/>
        </w:rPr>
      </w:pPr>
      <w:r w:rsidRPr="007C6D4E">
        <w:rPr>
          <w:rFonts w:ascii="Times" w:hAnsi="Times" w:cs="Times"/>
          <w:b/>
          <w:lang w:val="en-GB"/>
        </w:rPr>
        <w:t>Table 1</w:t>
      </w:r>
      <w:r>
        <w:rPr>
          <w:rFonts w:ascii="Times" w:hAnsi="Times" w:cs="Times"/>
          <w:lang w:val="en-GB"/>
        </w:rPr>
        <w:t xml:space="preserve">. Structures of P2XRs including the method, construct and state (with ligands when indicated) at which they have been obtained. ∆NX and ∆CX denotes the number of residues being truncated in the N- and C-termini, respectively. </w:t>
      </w:r>
    </w:p>
    <w:p w:rsidR="00153723" w:rsidRPr="005B19D6" w:rsidRDefault="00153723" w:rsidP="00153723">
      <w:pPr>
        <w:rPr>
          <w:rFonts w:ascii="Times" w:hAnsi="Times" w:cs="Times"/>
          <w:lang w:val="en-GB"/>
        </w:rPr>
      </w:pPr>
    </w:p>
    <w:tbl>
      <w:tblPr>
        <w:tblStyle w:val="Grilledutableau"/>
        <w:tblW w:w="0" w:type="auto"/>
        <w:tblLayout w:type="fixed"/>
        <w:tblLook w:val="04A0" w:firstRow="1" w:lastRow="0" w:firstColumn="1" w:lastColumn="0" w:noHBand="0" w:noVBand="1"/>
      </w:tblPr>
      <w:tblGrid>
        <w:gridCol w:w="993"/>
        <w:gridCol w:w="1275"/>
        <w:gridCol w:w="988"/>
        <w:gridCol w:w="2409"/>
        <w:gridCol w:w="1706"/>
        <w:gridCol w:w="1685"/>
      </w:tblGrid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DB ID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</w:t>
            </w:r>
            <w:r>
              <w:rPr>
                <w:rFonts w:ascii="Times" w:hAnsi="Times" w:cs="Times"/>
                <w:lang w:val="en-GB"/>
              </w:rPr>
              <w:t xml:space="preserve">R </w:t>
            </w:r>
            <w:r w:rsidRPr="005B19D6">
              <w:rPr>
                <w:rFonts w:ascii="Times" w:hAnsi="Times" w:cs="Times"/>
                <w:lang w:val="en-GB"/>
              </w:rPr>
              <w:t>(species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Method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Construct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State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>
              <w:rPr>
                <w:rFonts w:ascii="Times" w:hAnsi="Times" w:cs="Times"/>
                <w:lang w:val="en-GB"/>
              </w:rPr>
              <w:t>R</w:t>
            </w:r>
            <w:r w:rsidRPr="005B19D6">
              <w:rPr>
                <w:rFonts w:ascii="Times" w:hAnsi="Times" w:cs="Times"/>
                <w:lang w:val="en-GB"/>
              </w:rPr>
              <w:t>eference</w:t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2RUP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4 (rat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US"/>
              </w:rPr>
            </w:pPr>
            <w:r w:rsidRPr="005B19D6">
              <w:rPr>
                <w:rFonts w:ascii="Times" w:hAnsi="Times" w:cs="Times"/>
                <w:lang w:val="en-US"/>
              </w:rPr>
              <w:t>NMR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</w:rPr>
            </w:pPr>
            <w:r w:rsidRPr="005B19D6">
              <w:rPr>
                <w:rFonts w:ascii="Times" w:hAnsi="Times" w:cs="Times"/>
              </w:rPr>
              <w:t xml:space="preserve">Head </w:t>
            </w:r>
            <w:proofErr w:type="spellStart"/>
            <w:r w:rsidRPr="005B19D6">
              <w:rPr>
                <w:rFonts w:ascii="Times" w:hAnsi="Times" w:cs="Times"/>
              </w:rPr>
              <w:t>domain</w:t>
            </w:r>
            <w:proofErr w:type="spellEnd"/>
            <w:r>
              <w:rPr>
                <w:rFonts w:ascii="Times" w:hAnsi="Times" w:cs="Times"/>
              </w:rPr>
              <w:t xml:space="preserve"> </w:t>
            </w:r>
            <w:proofErr w:type="spellStart"/>
            <w:r>
              <w:rPr>
                <w:rFonts w:ascii="Times" w:hAnsi="Times" w:cs="Times"/>
              </w:rPr>
              <w:t>only</w:t>
            </w:r>
            <w:proofErr w:type="spellEnd"/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proofErr w:type="spellStart"/>
            <w:r w:rsidRPr="005B19D6">
              <w:rPr>
                <w:rFonts w:ascii="Times" w:hAnsi="Times" w:cs="Times"/>
                <w:lang w:val="en-GB"/>
              </w:rPr>
              <w:t>n.a</w:t>
            </w:r>
            <w:proofErr w:type="spellEnd"/>
            <w:r w:rsidRPr="005B19D6">
              <w:rPr>
                <w:rFonts w:ascii="Times" w:hAnsi="Times" w:cs="Times"/>
                <w:lang w:val="en-GB"/>
              </w:rPr>
              <w:t>.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JZ2F3YTwvQXV0aG9yPjxZZWFyPjIwMTU8L1llYXI+PFJl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JZ2F3YTwvQXV0aG9yPjxZZWFyPjIwMTU8L1llYXI+PFJl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417ADE">
              <w:rPr>
                <w:rFonts w:ascii="Times" w:hAnsi="Times" w:cs="Times"/>
                <w:noProof/>
              </w:rPr>
              <w:t>(Igawa et al., 2015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3H9V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4 (zebrafish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27 ∆C8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 xml:space="preserve">Apo, closed channel 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LYXdhdGU8L0F1dGhvcj48WWVhcj4yMDA5PC9ZZWFyPjxS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LYXdhdGU8L0F1dGhvcj48WWVhcj4yMDA5PC9ZZWFyPjxS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>
              <w:rPr>
                <w:rFonts w:ascii="Times" w:hAnsi="Times" w:cs="Times"/>
                <w:noProof/>
                <w:lang w:val="en-GB"/>
              </w:rPr>
              <w:t>(Kawate et al., 2009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3I5D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4 (zebrafish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27 ∆C8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N78K/N187R/C51F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po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LYXdhdGU8L0F1dGhvcj48WWVhcj4yMDA5PC9ZZWFyPjxS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LYXdhdGU8L0F1dGhvcj48WWVhcj4yMDA5PC9ZZWFyPjxS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>
              <w:rPr>
                <w:rFonts w:ascii="Times" w:hAnsi="Times" w:cs="Times"/>
                <w:noProof/>
                <w:lang w:val="en-GB"/>
              </w:rPr>
              <w:t>(Kawate et al., 2009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4DWO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4 (zebrafish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27 ∆C8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 xml:space="preserve">N78K/N187R/C51F 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po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/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&lt;EndNote&gt;&lt;Cite&gt;&lt;Author&gt;Hattori&lt;/Author&gt;&lt;Year&gt;2012&lt;/Year&gt;&lt;RecNum&gt;3&lt;/RecNum&gt;&lt;DisplayText&gt;(Hattori &amp;amp; Gouaux, 2012)&lt;/DisplayText&gt;&lt;record&gt;&lt;rec-number&gt;3&lt;/rec-number&gt;&lt;foreign-keys&gt;&lt;key app="EN" db-id="stfpxx5tlsz0rnevre35w0xux0fftdwxrwwp" timestamp="1586945407"&gt;3&lt;/key&gt;&lt;/foreign-keys&gt;&lt;ref-type name="Journal Article"&gt;17&lt;/ref-type&gt;&lt;contributors&gt;&lt;authors&gt;&lt;author&gt;Hattori, M.&lt;/author&gt;&lt;author&gt;Gouaux, E.&lt;/author&gt;&lt;/authors&gt;&lt;/contributors&gt;&lt;auth-address&gt;Vollum Institute, Oregon Health and Science University, 3181 SW Sam Jackson Park Road, Portland, Oregon 97239, USA.&lt;/auth-address&gt;&lt;titles&gt;&lt;title&gt;Molecular mechanism of ATP binding and ion channel activation in P2X receptors&lt;/title&gt;&lt;secondary-title&gt;Nature&lt;/secondary-title&gt;&lt;/titles&gt;&lt;periodical&gt;&lt;full-title&gt;Nature&lt;/full-title&gt;&lt;/periodical&gt;&lt;pages&gt;207-12&lt;/pages&gt;&lt;volume&gt;485&lt;/volume&gt;&lt;number&gt;7397&lt;/number&gt;&lt;edition&gt;2012/04/27&lt;/edition&gt;&lt;keywords&gt;&lt;keyword&gt;Adenosine Triphosphate/chemistry/*metabolism&lt;/keyword&gt;&lt;keyword&gt;Amino Acid Motifs&lt;/keyword&gt;&lt;keyword&gt;Animals&lt;/keyword&gt;&lt;keyword&gt;Apoproteins/chemistry/metabolism&lt;/keyword&gt;&lt;keyword&gt;Binding Sites&lt;/keyword&gt;&lt;keyword&gt;Crystallization&lt;/keyword&gt;&lt;keyword&gt;Crystallography, X-Ray&lt;/keyword&gt;&lt;keyword&gt;*Ion Channel Gating&lt;/keyword&gt;&lt;keyword&gt;Models, Molecular&lt;/keyword&gt;&lt;keyword&gt;Receptors, Purinergic P2X4/*chemistry/*metabolism&lt;/keyword&gt;&lt;keyword&gt;Structure-Activity Relationship&lt;/keyword&gt;&lt;keyword&gt;Zebrafish&lt;/keyword&gt;&lt;/keywords&gt;&lt;dates&gt;&lt;year&gt;2012&lt;/year&gt;&lt;pub-dates&gt;&lt;date&gt;May 10&lt;/date&gt;&lt;/pub-dates&gt;&lt;/dates&gt;&lt;isbn&gt;1476-4687 (Electronic)&amp;#xD;0028-0836 (Linking)&lt;/isbn&gt;&lt;accession-num&gt;22535247&lt;/accession-num&gt;&lt;urls&gt;&lt;related-urls&gt;&lt;url&gt;https://www.ncbi.nlm.nih.gov/pubmed/22535247&lt;/url&gt;&lt;/related-urls&gt;&lt;/urls&gt;&lt;custom2&gt;PMC3391165&lt;/custom2&gt;&lt;electronic-resource-num&gt;10.1038/nature11010&lt;/electronic-resource-num&gt;&lt;/record&gt;&lt;/Cite&gt;&lt;/EndNote&gt;</w:instrText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Hattori &amp; Gouaux, 2012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4DW1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4 (zebrafish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27 ∆C24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 xml:space="preserve">N78K/N187R 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 xml:space="preserve">ATP-bound, open channel 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/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&lt;EndNote&gt;&lt;Cite&gt;&lt;Author&gt;Hattori&lt;/Author&gt;&lt;Year&gt;2012&lt;/Year&gt;&lt;RecNum&gt;3&lt;/RecNum&gt;&lt;DisplayText&gt;(Hattori &amp;amp; Gouaux, 2012)&lt;/DisplayText&gt;&lt;record&gt;&lt;rec-number&gt;3&lt;/rec-number&gt;&lt;foreign-keys&gt;&lt;key app="EN" db-id="stfpxx5tlsz0rnevre35w0xux0fftdwxrwwp" timestamp="1586945407"&gt;3&lt;/key&gt;&lt;/foreign-keys&gt;&lt;ref-type name="Journal Article"&gt;17&lt;/ref-type&gt;&lt;contributors&gt;&lt;authors&gt;&lt;author&gt;Hattori, M.&lt;/author&gt;&lt;author&gt;Gouaux, E.&lt;/author&gt;&lt;/authors&gt;&lt;/contributors&gt;&lt;auth-address&gt;Vollum Institute, Oregon Health and Science University, 3181 SW Sam Jackson Park Road, Portland, Oregon 97239, USA.&lt;/auth-address&gt;&lt;titles&gt;&lt;title&gt;Molecular mechanism of ATP binding and ion channel activation in P2X receptors&lt;/title&gt;&lt;secondary-title&gt;Nature&lt;/secondary-title&gt;&lt;/titles&gt;&lt;periodical&gt;&lt;full-title&gt;Nature&lt;/full-title&gt;&lt;/periodical&gt;&lt;pages&gt;207-12&lt;/pages&gt;&lt;volume&gt;485&lt;/volume&gt;&lt;number&gt;7397&lt;/number&gt;&lt;edition&gt;2012/04/27&lt;/edition&gt;&lt;keywords&gt;&lt;keyword&gt;Adenosine Triphosphate/chemistry/*metabolism&lt;/keyword&gt;&lt;keyword&gt;Amino Acid Motifs&lt;/keyword&gt;&lt;keyword&gt;Animals&lt;/keyword&gt;&lt;keyword&gt;Apoproteins/chemistry/metabolism&lt;/keyword&gt;&lt;keyword&gt;Binding Sites&lt;/keyword&gt;&lt;keyword&gt;Crystallization&lt;/keyword&gt;&lt;keyword&gt;Crystallography, X-Ray&lt;/keyword&gt;&lt;keyword&gt;*Ion Channel Gating&lt;/keyword&gt;&lt;keyword&gt;Models, Molecular&lt;/keyword&gt;&lt;keyword&gt;Receptors, Purinergic P2X4/*chemistry/*metabolism&lt;/keyword&gt;&lt;keyword&gt;Structure-Activity Relationship&lt;/keyword&gt;&lt;keyword&gt;Zebrafish&lt;/keyword&gt;&lt;/keywords&gt;&lt;dates&gt;&lt;year&gt;2012&lt;/year&gt;&lt;pub-dates&gt;&lt;date&gt;May 10&lt;/date&gt;&lt;/pub-dates&gt;&lt;/dates&gt;&lt;isbn&gt;1476-4687 (Electronic)&amp;#xD;0028-0836 (Linking)&lt;/isbn&gt;&lt;accession-num&gt;22535247&lt;/accession-num&gt;&lt;urls&gt;&lt;related-urls&gt;&lt;url&gt;https://www.ncbi.nlm.nih.gov/pubmed/22535247&lt;/url&gt;&lt;/related-urls&gt;&lt;/urls&gt;&lt;custom2&gt;PMC3391165&lt;/custom2&gt;&lt;electronic-resource-num&gt;10.1038/nature11010&lt;/electronic-resource-num&gt;&lt;/record&gt;&lt;/Cite&gt;&lt;/EndNote&gt;</w:instrText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Hattori &amp; Gouaux, 2012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F1C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mP2X (Gulf Coast tick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23 ∆C7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N171Q/C374L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TP-bound, open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LYXN1eWE8L0F1dGhvcj48WWVhcj4yMDE2PC9ZZWFyPjxS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==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</w:instrText>
            </w: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LYXN1eWE8L0F1dGhvcj48WWVhcj4yMDE2PC9ZZWFyPjxS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==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.DATA </w:instrText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Kasuya et al.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SVJ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3 (human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5 ∆C33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T13P/S15V/V16I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po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>
              <w:rPr>
                <w:rFonts w:ascii="Times" w:hAnsi="Times" w:cs="Times"/>
                <w:noProof/>
                <w:lang w:val="en-GB"/>
              </w:rPr>
              <w:t>(Mansoor et al.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SVK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3 (human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5 ∆C33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T13P/S15V/V16I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TP-bound, open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>
              <w:rPr>
                <w:rFonts w:ascii="Times" w:hAnsi="Times" w:cs="Times"/>
                <w:noProof/>
                <w:lang w:val="en-GB"/>
              </w:rPr>
              <w:t>(Mansoor et al.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SVL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3 (human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5 ∆C33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TP-bound, desensitiz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>
              <w:rPr>
                <w:rFonts w:ascii="Times" w:hAnsi="Times" w:cs="Times"/>
                <w:noProof/>
                <w:lang w:val="en-GB"/>
              </w:rPr>
              <w:t>(Mansoor et al.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SVM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3 (human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5 ∆C33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2-methylthio-ATP-bound, desensitiz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>
              <w:rPr>
                <w:rFonts w:ascii="Times" w:hAnsi="Times" w:cs="Times"/>
                <w:noProof/>
                <w:lang w:val="en-GB"/>
              </w:rPr>
              <w:t>(Mansoor et al.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SVP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3 (human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5 ∆C33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2-methylthio-ATP-bound, desensitiz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>
              <w:rPr>
                <w:rFonts w:ascii="Times" w:hAnsi="Times" w:cs="Times"/>
                <w:noProof/>
                <w:lang w:val="en-GB"/>
              </w:rPr>
              <w:t>(Mansoor et al.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SVQ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3 (human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5 ∆C33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T13P/S15V/V16I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TNP-ATP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>
              <w:rPr>
                <w:rFonts w:ascii="Times" w:hAnsi="Times" w:cs="Times"/>
                <w:noProof/>
                <w:lang w:val="en-GB"/>
              </w:rPr>
              <w:t>(Mansoor et al.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SVR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3 (human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5 ∆C33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T13P/S15V/V16I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-3174491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W5zb29yPC9BdXRob3I+PFllYXI+MjAxNjwvWWVhcj48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>
              <w:rPr>
                <w:rFonts w:ascii="Times" w:hAnsi="Times" w:cs="Times"/>
                <w:noProof/>
                <w:lang w:val="en-GB"/>
              </w:rPr>
              <w:t>(Mansoor et al.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U1L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7 (giant panda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21 ∆C240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N241S/N284S/V35A/R125A/E174K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po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/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&lt;EndNote&gt;&lt;Cite&gt;&lt;Author&gt;Karasawa&lt;/Author&gt;&lt;Year&gt;2016&lt;/Year&gt;&lt;RecNum&gt;6&lt;/RecNum&gt;&lt;DisplayText&gt;(Karasawa &amp;amp; Kawate, 2016)&lt;/DisplayText&gt;&lt;record&gt;&lt;rec-number&gt;6&lt;/rec-number&gt;&lt;foreign-keys&gt;&lt;key app="EN" db-id="stfpxx5tlsz0rnevre35w0xux0fftdwxrwwp" timestamp="1586955461"&gt;6&lt;/key&gt;&lt;/foreign-keys&gt;&lt;ref-type name="Journal Article"&gt;17&lt;/ref-type&gt;&lt;contributors&gt;&lt;authors&gt;&lt;author&gt;Karasawa, A.&lt;/author&gt;&lt;author&gt;Kawate, T.&lt;/author&gt;&lt;/authors&gt;&lt;/contributors&gt;&lt;auth-address&gt;Department of Molecular Medicine, Cornell University, Ithaca, United States.&lt;/auth-address&gt;&lt;titles&gt;&lt;title&gt;Structural basis for subtype-specific inhibition of the P2X7 receptor&lt;/title&gt;&lt;secondary-title&gt;Elife&lt;/secondary-title&gt;&lt;/titles&gt;&lt;periodical&gt;&lt;full-title&gt;Elife&lt;/full-title&gt;&lt;/periodical&gt;&lt;volume&gt;5&lt;/volume&gt;&lt;edition&gt;2016/12/10&lt;/edition&gt;&lt;keywords&gt;&lt;keyword&gt;Animals&lt;/keyword&gt;&lt;keyword&gt;Crystallography, X-Ray&lt;/keyword&gt;&lt;keyword&gt;Humans&lt;/keyword&gt;&lt;keyword&gt;Models, Molecular&lt;/keyword&gt;&lt;keyword&gt;Protein Binding&lt;/keyword&gt;&lt;keyword&gt;Protein Conformation&lt;/keyword&gt;&lt;keyword&gt;Purinergic P2X Receptor Antagonists/*chemistry/*metabolism&lt;/keyword&gt;&lt;keyword&gt;Receptors, Purinergic P2X7/*chemistry/*metabolism&lt;/keyword&gt;&lt;keyword&gt;*ATP-gated ion channels&lt;/keyword&gt;&lt;keyword&gt;*P2X7 receptor&lt;/keyword&gt;&lt;keyword&gt;*X-ray structure&lt;/keyword&gt;&lt;keyword&gt;*allosteric inhibition&lt;/keyword&gt;&lt;keyword&gt;*biophysics&lt;/keyword&gt;&lt;keyword&gt;*neuroscience&lt;/keyword&gt;&lt;keyword&gt;*structural biology&lt;/keyword&gt;&lt;/keywords&gt;&lt;dates&gt;&lt;year&gt;2016&lt;/year&gt;&lt;pub-dates&gt;&lt;date&gt;Dec 9&lt;/date&gt;&lt;/pub-dates&gt;&lt;/dates&gt;&lt;isbn&gt;2050-084X (Electronic)&amp;#xD;2050-084X (Linking)&lt;/isbn&gt;&lt;accession-num&gt;27935479&lt;/accession-num&gt;&lt;urls&gt;&lt;related-urls&gt;&lt;url&gt;https://www.ncbi.nlm.nih.gov/pubmed/27935479&lt;/url&gt;&lt;/related-urls&gt;&lt;/urls&gt;&lt;custom2&gt;PMC5176352&lt;/custom2&gt;&lt;electronic-resource-num&gt;10.7554/eLife.22153&lt;/electronic-resource-num&gt;&lt;/record&gt;&lt;/Cite&gt;&lt;/EndNote&gt;</w:instrText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Karasawa &amp; Kawate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U1U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7 (giant panda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21 ∆C240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N241S/N284S/V35A/R125A/E174K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740003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/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&lt;EndNote&gt;&lt;Cite&gt;&lt;Author&gt;Karasawa&lt;/Author&gt;&lt;Year&gt;2016&lt;/Year&gt;&lt;RecNum&gt;6&lt;/RecNum&gt;&lt;DisplayText&gt;(Karasawa &amp;amp; Kawate, 2016)&lt;/DisplayText&gt;&lt;record&gt;&lt;rec-number&gt;6&lt;/rec-number&gt;&lt;foreign-keys&gt;&lt;key app="EN" db-id="stfpxx5tlsz0rnevre35w0xux0fftdwxrwwp" timestamp="1586955461"&gt;6&lt;/key&gt;&lt;/foreign-keys&gt;&lt;ref-type name="Journal Article"&gt;17&lt;/ref-type&gt;&lt;contributors&gt;&lt;authors&gt;&lt;author&gt;Karasawa, A.&lt;/author&gt;&lt;author&gt;Kawate, T.&lt;/author&gt;&lt;/authors&gt;&lt;/contributors&gt;&lt;auth-address&gt;Department of Molecular Medicine, Cornell University, Ithaca, United States.&lt;/auth-address&gt;&lt;titles&gt;&lt;title&gt;Structural basis for subtype-specific inhibition of the P2X7 receptor&lt;/title&gt;&lt;secondary-title&gt;Elife&lt;/secondary-title&gt;&lt;/titles&gt;&lt;periodical&gt;&lt;full-title&gt;Elife&lt;/full-title&gt;&lt;/periodical&gt;&lt;volume&gt;5&lt;/volume&gt;&lt;edition&gt;2016/12/10&lt;/edition&gt;&lt;keywords&gt;&lt;keyword&gt;Animals&lt;/keyword&gt;&lt;keyword&gt;Crystallography, X-Ray&lt;/keyword&gt;&lt;keyword&gt;Humans&lt;/keyword&gt;&lt;keyword&gt;Models, Molecular&lt;/keyword&gt;&lt;keyword&gt;Protein Binding&lt;/keyword&gt;&lt;keyword&gt;Protein Conformation&lt;/keyword&gt;&lt;keyword&gt;Purinergic P2X Receptor Antagonists/*chemistry/*metabolism&lt;/keyword&gt;&lt;keyword&gt;Receptors, Purinergic P2X7/*chemistry/*metabolism&lt;/keyword&gt;&lt;keyword&gt;*ATP-gated ion channels&lt;/keyword&gt;&lt;keyword&gt;*P2X7 receptor&lt;/keyword&gt;&lt;keyword&gt;*X-ray structure&lt;/keyword&gt;&lt;keyword&gt;*allosteric inhibition&lt;/keyword&gt;&lt;keyword&gt;*biophysics&lt;/keyword&gt;&lt;keyword&gt;*neuroscience&lt;/keyword&gt;&lt;keyword&gt;*structural biology&lt;/keyword&gt;&lt;/keywords&gt;&lt;dates&gt;&lt;year&gt;2016&lt;/year&gt;&lt;pub-dates&gt;&lt;date&gt;Dec 9&lt;/date&gt;&lt;/pub-dates&gt;&lt;/dates&gt;&lt;isbn&gt;2050-084X (Electronic)&amp;#xD;2050-084X (Linking)&lt;/isbn&gt;&lt;accession-num&gt;27935479&lt;/accession-num&gt;&lt;urls&gt;&lt;related-urls&gt;&lt;url&gt;https://www.ncbi.nlm.nih.gov/pubmed/27935479&lt;/url&gt;&lt;/related-urls&gt;&lt;/urls&gt;&lt;custom2&gt;PMC5176352&lt;/custom2&gt;&lt;electronic-resource-num&gt;10.7554/eLife.22153&lt;/electronic-resource-num&gt;&lt;/record&gt;&lt;/Cite&gt;&lt;/EndNote&gt;</w:instrText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Karasawa &amp; Kawate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U1V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7 (giant panda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21 ∆C240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N241S/N284S/V35A/R125A/E174K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804598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/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&lt;EndNote&gt;&lt;Cite&gt;&lt;Author&gt;Karasawa&lt;/Author&gt;&lt;Year&gt;2016&lt;/Year&gt;&lt;RecNum&gt;6&lt;/RecNum&gt;&lt;DisplayText&gt;(Karasawa &amp;amp; Kawate, 2016)&lt;/DisplayText&gt;&lt;record&gt;&lt;rec-number&gt;6&lt;/rec-number&gt;&lt;foreign-keys&gt;&lt;key app="EN" db-id="stfpxx5tlsz0rnevre35w0xux0fftdwxrwwp" timestamp="1586955461"&gt;6&lt;/key&gt;&lt;/foreign-keys&gt;&lt;ref-type name="Journal Article"&gt;17&lt;/ref-type&gt;&lt;contributors&gt;&lt;authors&gt;&lt;author&gt;Karasawa, A.&lt;/author&gt;&lt;author&gt;Kawate, T.&lt;/author&gt;&lt;/authors&gt;&lt;/contributors&gt;&lt;auth-address&gt;Department of Molecular Medicine, Cornell University, Ithaca, United States.&lt;/auth-address&gt;&lt;titles&gt;&lt;title&gt;Structural basis for subtype-specific inhibition of the P2X7 receptor&lt;/title&gt;&lt;secondary-title&gt;Elife&lt;/secondary-title&gt;&lt;/titles&gt;&lt;periodical&gt;&lt;full-title&gt;Elife&lt;/full-title&gt;&lt;/periodical&gt;&lt;volume&gt;5&lt;/volume&gt;&lt;edition&gt;2016/12/10&lt;/edition&gt;&lt;keywords&gt;&lt;keyword&gt;Animals&lt;/keyword&gt;&lt;keyword&gt;Crystallography, X-Ray&lt;/keyword&gt;&lt;keyword&gt;Humans&lt;/keyword&gt;&lt;keyword&gt;Models, Molecular&lt;/keyword&gt;&lt;keyword&gt;Protein Binding&lt;/keyword&gt;&lt;keyword&gt;Protein Conformation&lt;/keyword&gt;&lt;keyword&gt;Purinergic P2X Receptor Antagonists/*chemistry/*metabolism&lt;/keyword&gt;&lt;keyword&gt;Receptors, Purinergic P2X7/*chemistry/*metabolism&lt;/keyword&gt;&lt;keyword&gt;*ATP-gated ion channels&lt;/keyword&gt;&lt;keyword&gt;*P2X7 receptor&lt;/keyword&gt;&lt;keyword&gt;*X-ray structure&lt;/keyword&gt;&lt;keyword&gt;*allosteric inhibition&lt;/keyword&gt;&lt;keyword&gt;*biophysics&lt;/keyword&gt;&lt;keyword&gt;*neuroscience&lt;/keyword&gt;&lt;keyword&gt;*structural biology&lt;/keyword&gt;&lt;/keywords&gt;&lt;dates&gt;&lt;year&gt;2016&lt;/year&gt;&lt;pub-dates&gt;&lt;date&gt;Dec 9&lt;/date&gt;&lt;/pub-dates&gt;&lt;/dates&gt;&lt;isbn&gt;2050-084X (Electronic)&amp;#xD;2050-084X (Linking)&lt;/isbn&gt;&lt;accession-num&gt;27935479&lt;/accession-num&gt;&lt;urls&gt;&lt;related-urls&gt;&lt;url&gt;https://www.ncbi.nlm.nih.gov/pubmed/27935479&lt;/url&gt;&lt;/related-urls&gt;&lt;/urls&gt;&lt;custom2&gt;PMC5176352&lt;/custom2&gt;&lt;electronic-resource-num&gt;10.7554/eLife.22153&lt;/electronic-resource-num&gt;&lt;/record&gt;&lt;/Cite&gt;&lt;/EndNote&gt;</w:instrText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Karasawa &amp; Kawate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lastRenderedPageBreak/>
              <w:t>5U1W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7 (giant panda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21 ∆C240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N241S/N284S/V35A/R125A/E174K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Z10606120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/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&lt;EndNote&gt;&lt;Cite&gt;&lt;Author&gt;Karasawa&lt;/Author&gt;&lt;Year&gt;2016&lt;/Year&gt;&lt;RecNum&gt;6&lt;/RecNum&gt;&lt;DisplayText&gt;(Karasawa &amp;amp; Kawate, 2016)&lt;/DisplayText&gt;&lt;record&gt;&lt;rec-number&gt;6&lt;/rec-number&gt;&lt;foreign-keys&gt;&lt;key app="EN" db-id="stfpxx5tlsz0rnevre35w0xux0fftdwxrwwp" timestamp="1586955461"&gt;6&lt;/key&gt;&lt;/foreign-keys&gt;&lt;ref-type name="Journal Article"&gt;17&lt;/ref-type&gt;&lt;contributors&gt;&lt;authors&gt;&lt;author&gt;Karasawa, A.&lt;/author&gt;&lt;author&gt;Kawate, T.&lt;/author&gt;&lt;/authors&gt;&lt;/contributors&gt;&lt;auth-address&gt;Department of Molecular Medicine, Cornell University, Ithaca, United States.&lt;/auth-address&gt;&lt;titles&gt;&lt;title&gt;Structural basis for subtype-specific inhibition of the P2X7 receptor&lt;/title&gt;&lt;secondary-title&gt;Elife&lt;/secondary-title&gt;&lt;/titles&gt;&lt;periodical&gt;&lt;full-title&gt;Elife&lt;/full-title&gt;&lt;/periodical&gt;&lt;volume&gt;5&lt;/volume&gt;&lt;edition&gt;2016/12/10&lt;/edition&gt;&lt;keywords&gt;&lt;keyword&gt;Animals&lt;/keyword&gt;&lt;keyword&gt;Crystallography, X-Ray&lt;/keyword&gt;&lt;keyword&gt;Humans&lt;/keyword&gt;&lt;keyword&gt;Models, Molecular&lt;/keyword&gt;&lt;keyword&gt;Protein Binding&lt;/keyword&gt;&lt;keyword&gt;Protein Conformation&lt;/keyword&gt;&lt;keyword&gt;Purinergic P2X Receptor Antagonists/*chemistry/*metabolism&lt;/keyword&gt;&lt;keyword&gt;Receptors, Purinergic P2X7/*chemistry/*metabolism&lt;/keyword&gt;&lt;keyword&gt;*ATP-gated ion channels&lt;/keyword&gt;&lt;keyword&gt;*P2X7 receptor&lt;/keyword&gt;&lt;keyword&gt;*X-ray structure&lt;/keyword&gt;&lt;keyword&gt;*allosteric inhibition&lt;/keyword&gt;&lt;keyword&gt;*biophysics&lt;/keyword&gt;&lt;keyword&gt;*neuroscience&lt;/keyword&gt;&lt;keyword&gt;*structural biology&lt;/keyword&gt;&lt;/keywords&gt;&lt;dates&gt;&lt;year&gt;2016&lt;/year&gt;&lt;pub-dates&gt;&lt;date&gt;Dec 9&lt;/date&gt;&lt;/pub-dates&gt;&lt;/dates&gt;&lt;isbn&gt;2050-084X (Electronic)&amp;#xD;2050-084X (Linking)&lt;/isbn&gt;&lt;accession-num&gt;27935479&lt;/accession-num&gt;&lt;urls&gt;&lt;related-urls&gt;&lt;url&gt;https://www.ncbi.nlm.nih.gov/pubmed/27935479&lt;/url&gt;&lt;/related-urls&gt;&lt;/urls&gt;&lt;custom2&gt;PMC5176352&lt;/custom2&gt;&lt;electronic-resource-num&gt;10.7554/eLife.22153&lt;/electronic-resource-num&gt;&lt;/record&gt;&lt;/Cite&gt;&lt;/EndNote&gt;</w:instrText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Karasawa &amp; Kawate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U1X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7 (giant panda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21 ∆C240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N241S/N284S/V35A/R125A/E174K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JNJ47965567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/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&lt;EndNote&gt;&lt;Cite&gt;&lt;Author&gt;Karasawa&lt;/Author&gt;&lt;Year&gt;2016&lt;/Year&gt;&lt;RecNum&gt;6&lt;/RecNum&gt;&lt;DisplayText&gt;(Karasawa &amp;amp; Kawate, 2016)&lt;/DisplayText&gt;&lt;record&gt;&lt;rec-number&gt;6&lt;/rec-number&gt;&lt;foreign-keys&gt;&lt;key app="EN" db-id="stfpxx5tlsz0rnevre35w0xux0fftdwxrwwp" timestamp="1586955461"&gt;6&lt;/key&gt;&lt;/foreign-keys&gt;&lt;ref-type name="Journal Article"&gt;17&lt;/ref-type&gt;&lt;contributors&gt;&lt;authors&gt;&lt;author&gt;Karasawa, A.&lt;/author&gt;&lt;author&gt;Kawate, T.&lt;/author&gt;&lt;/authors&gt;&lt;/contributors&gt;&lt;auth-address&gt;Department of Molecular Medicine, Cornell University, Ithaca, United States.&lt;/auth-address&gt;&lt;titles&gt;&lt;title&gt;Structural basis for subtype-specific inhibition of the P2X7 receptor&lt;/title&gt;&lt;secondary-title&gt;Elife&lt;/secondary-title&gt;&lt;/titles&gt;&lt;periodical&gt;&lt;full-title&gt;Elife&lt;/full-title&gt;&lt;/periodical&gt;&lt;volume&gt;5&lt;/volume&gt;&lt;edition&gt;2016/12/10&lt;/edition&gt;&lt;keywords&gt;&lt;keyword&gt;Animals&lt;/keyword&gt;&lt;keyword&gt;Crystallography, X-Ray&lt;/keyword&gt;&lt;keyword&gt;Humans&lt;/keyword&gt;&lt;keyword&gt;Models, Molecular&lt;/keyword&gt;&lt;keyword&gt;Protein Binding&lt;/keyword&gt;&lt;keyword&gt;Protein Conformation&lt;/keyword&gt;&lt;keyword&gt;Purinergic P2X Receptor Antagonists/*chemistry/*metabolism&lt;/keyword&gt;&lt;keyword&gt;Receptors, Purinergic P2X7/*chemistry/*metabolism&lt;/keyword&gt;&lt;keyword&gt;*ATP-gated ion channels&lt;/keyword&gt;&lt;keyword&gt;*P2X7 receptor&lt;/keyword&gt;&lt;keyword&gt;*X-ray structure&lt;/keyword&gt;&lt;keyword&gt;*allosteric inhibition&lt;/keyword&gt;&lt;keyword&gt;*biophysics&lt;/keyword&gt;&lt;keyword&gt;*neuroscience&lt;/keyword&gt;&lt;keyword&gt;*structural biology&lt;/keyword&gt;&lt;/keywords&gt;&lt;dates&gt;&lt;year&gt;2016&lt;/year&gt;&lt;pub-dates&gt;&lt;date&gt;Dec 9&lt;/date&gt;&lt;/pub-dates&gt;&lt;/dates&gt;&lt;isbn&gt;2050-084X (Electronic)&amp;#xD;2050-084X (Linking)&lt;/isbn&gt;&lt;accession-num&gt;27935479&lt;/accession-num&gt;&lt;urls&gt;&lt;related-urls&gt;&lt;url&gt;https://www.ncbi.nlm.nih.gov/pubmed/27935479&lt;/url&gt;&lt;/related-urls&gt;&lt;/urls&gt;&lt;custom2&gt;PMC5176352&lt;/custom2&gt;&lt;electronic-resource-num&gt;10.7554/eLife.22153&lt;/electronic-resource-num&gt;&lt;/record&gt;&lt;/Cite&gt;&lt;/EndNote&gt;</w:instrText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Karasawa &amp; Kawate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U1Y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7 (giant panda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21 ∆C240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N241S/N284S/V35A/R125A/E174K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GW791343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/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&lt;EndNote&gt;&lt;Cite&gt;&lt;Author&gt;Karasawa&lt;/Author&gt;&lt;Year&gt;2016&lt;/Year&gt;&lt;RecNum&gt;6&lt;/RecNum&gt;&lt;DisplayText&gt;(Karasawa &amp;amp; Kawate, 2016)&lt;/DisplayText&gt;&lt;record&gt;&lt;rec-number&gt;6&lt;/rec-number&gt;&lt;foreign-keys&gt;&lt;key app="EN" db-id="stfpxx5tlsz0rnevre35w0xux0fftdwxrwwp" timestamp="1586955461"&gt;6&lt;/key&gt;&lt;/foreign-keys&gt;&lt;ref-type name="Journal Article"&gt;17&lt;/ref-type&gt;&lt;contributors&gt;&lt;authors&gt;&lt;author&gt;Karasawa, A.&lt;/author&gt;&lt;author&gt;Kawate, T.&lt;/author&gt;&lt;/authors&gt;&lt;/contributors&gt;&lt;auth-address&gt;Department of Molecular Medicine, Cornell University, Ithaca, United States.&lt;/auth-address&gt;&lt;titles&gt;&lt;title&gt;Structural basis for subtype-specific inhibition of the P2X7 receptor&lt;/title&gt;&lt;secondary-title&gt;Elife&lt;/secondary-title&gt;&lt;/titles&gt;&lt;periodical&gt;&lt;full-title&gt;Elife&lt;/full-title&gt;&lt;/periodical&gt;&lt;volume&gt;5&lt;/volume&gt;&lt;edition&gt;2016/12/10&lt;/edition&gt;&lt;keywords&gt;&lt;keyword&gt;Animals&lt;/keyword&gt;&lt;keyword&gt;Crystallography, X-Ray&lt;/keyword&gt;&lt;keyword&gt;Humans&lt;/keyword&gt;&lt;keyword&gt;Models, Molecular&lt;/keyword&gt;&lt;keyword&gt;Protein Binding&lt;/keyword&gt;&lt;keyword&gt;Protein Conformation&lt;/keyword&gt;&lt;keyword&gt;Purinergic P2X Receptor Antagonists/*chemistry/*metabolism&lt;/keyword&gt;&lt;keyword&gt;Receptors, Purinergic P2X7/*chemistry/*metabolism&lt;/keyword&gt;&lt;keyword&gt;*ATP-gated ion channels&lt;/keyword&gt;&lt;keyword&gt;*P2X7 receptor&lt;/keyword&gt;&lt;keyword&gt;*X-ray structure&lt;/keyword&gt;&lt;keyword&gt;*allosteric inhibition&lt;/keyword&gt;&lt;keyword&gt;*biophysics&lt;/keyword&gt;&lt;keyword&gt;*neuroscience&lt;/keyword&gt;&lt;keyword&gt;*structural biology&lt;/keyword&gt;&lt;/keywords&gt;&lt;dates&gt;&lt;year&gt;2016&lt;/year&gt;&lt;pub-dates&gt;&lt;date&gt;Dec 9&lt;/date&gt;&lt;/pub-dates&gt;&lt;/dates&gt;&lt;isbn&gt;2050-084X (Electronic)&amp;#xD;2050-084X (Linking)&lt;/isbn&gt;&lt;accession-num&gt;27935479&lt;/accession-num&gt;&lt;urls&gt;&lt;related-urls&gt;&lt;url&gt;https://www.ncbi.nlm.nih.gov/pubmed/27935479&lt;/url&gt;&lt;/related-urls&gt;&lt;/urls&gt;&lt;custom2&gt;PMC5176352&lt;/custom2&gt;&lt;electronic-resource-num&gt;10.7554/eLife.22153&lt;/electronic-resource-num&gt;&lt;/record&gt;&lt;/Cite&gt;&lt;/EndNote&gt;</w:instrText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Karasawa &amp; Kawate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U2H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7 (giant panda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21 ∆C240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N241S/N284S/V35A/R125A/E174K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TP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, A804598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/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&lt;EndNote&gt;&lt;Cite&gt;&lt;Author&gt;Karasawa&lt;/Author&gt;&lt;Year&gt;2016&lt;/Year&gt;&lt;RecNum&gt;6&lt;/RecNum&gt;&lt;DisplayText&gt;(Karasawa &amp;amp; Kawate, 2016)&lt;/DisplayText&gt;&lt;record&gt;&lt;rec-number&gt;6&lt;/rec-number&gt;&lt;foreign-keys&gt;&lt;key app="EN" db-id="stfpxx5tlsz0rnevre35w0xux0fftdwxrwwp" timestamp="1586955461"&gt;6&lt;/key&gt;&lt;/foreign-keys&gt;&lt;ref-type name="Journal Article"&gt;17&lt;/ref-type&gt;&lt;contributors&gt;&lt;authors&gt;&lt;author&gt;Karasawa, A.&lt;/author&gt;&lt;author&gt;Kawate, T.&lt;/author&gt;&lt;/authors&gt;&lt;/contributors&gt;&lt;auth-address&gt;Department of Molecular Medicine, Cornell University, Ithaca, United States.&lt;/auth-address&gt;&lt;titles&gt;&lt;title&gt;Structural basis for subtype-specific inhibition of the P2X7 receptor&lt;/title&gt;&lt;secondary-title&gt;Elife&lt;/secondary-title&gt;&lt;/titles&gt;&lt;periodical&gt;&lt;full-title&gt;Elife&lt;/full-title&gt;&lt;/periodical&gt;&lt;volume&gt;5&lt;/volume&gt;&lt;edition&gt;2016/12/10&lt;/edition&gt;&lt;keywords&gt;&lt;keyword&gt;Animals&lt;/keyword&gt;&lt;keyword&gt;Crystallography, X-Ray&lt;/keyword&gt;&lt;keyword&gt;Humans&lt;/keyword&gt;&lt;keyword&gt;Models, Molecular&lt;/keyword&gt;&lt;keyword&gt;Protein Binding&lt;/keyword&gt;&lt;keyword&gt;Protein Conformation&lt;/keyword&gt;&lt;keyword&gt;Purinergic P2X Receptor Antagonists/*chemistry/*metabolism&lt;/keyword&gt;&lt;keyword&gt;Receptors, Purinergic P2X7/*chemistry/*metabolism&lt;/keyword&gt;&lt;keyword&gt;*ATP-gated ion channels&lt;/keyword&gt;&lt;keyword&gt;*P2X7 receptor&lt;/keyword&gt;&lt;keyword&gt;*X-ray structure&lt;/keyword&gt;&lt;keyword&gt;*allosteric inhibition&lt;/keyword&gt;&lt;keyword&gt;*biophysics&lt;/keyword&gt;&lt;keyword&gt;*neuroscience&lt;/keyword&gt;&lt;keyword&gt;*structural biology&lt;/keyword&gt;&lt;/keywords&gt;&lt;dates&gt;&lt;year&gt;2016&lt;/year&gt;&lt;pub-dates&gt;&lt;date&gt;Dec 9&lt;/date&gt;&lt;/pub-dates&gt;&lt;/dates&gt;&lt;isbn&gt;2050-084X (Electronic)&amp;#xD;2050-084X (Linking)&lt;/isbn&gt;&lt;accession-num&gt;27935479&lt;/accession-num&gt;&lt;urls&gt;&lt;related-urls&gt;&lt;url&gt;https://www.ncbi.nlm.nih.gov/pubmed/27935479&lt;/url&gt;&lt;/related-urls&gt;&lt;/urls&gt;&lt;custom2&gt;PMC5176352&lt;/custom2&gt;&lt;electronic-resource-num&gt;10.7554/eLife.22153&lt;/electronic-resource-num&gt;&lt;/record&gt;&lt;/Cite&gt;&lt;/EndNote&gt;</w:instrText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Karasawa &amp; Kawate, 2016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WZY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4 (zebrafish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27 ∆C24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 xml:space="preserve">N78K/N187R 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CTP-bound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LYXN1eWE8L0F1dGhvcj48WWVhcj4yMDE3PC9ZZWFyPjxS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==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</w:instrText>
            </w: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LYXN1eWE8L0F1dGhvcj48WWVhcj4yMDE3PC9ZZWFyPjxS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==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.DATA </w:instrText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Kasuya et al., 2017a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XW6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7 (chicken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27 ∆C214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N190Q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TNP-ATP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LYXN1eWE8L0F1dGhvcj48WWVhcj4yMDE3PC9ZZWFyPjxS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</w:instrText>
            </w: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LYXN1eWE8L0F1dGhvcj48WWVhcj4yMDE3PC9ZZWFyPjxS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.DATA </w:instrText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Kasuya et al., 2017b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5YVE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3 (human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5 ∆C33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T13P/S15V/V16I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F-219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XYW5nPC9BdXRob3I+PFllYXI+MjAxODwvWWVhcj48UmVj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</w:instrText>
            </w: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XYW5nPC9BdXRob3I+PFllYXI+MjAxODwvWWVhcj48UmVj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.DATA </w:instrText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Wang et al., 2018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6AH4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3 (human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5 ∆C33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T13P/S15V/V16I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Ca</w:t>
            </w:r>
            <w:r w:rsidRPr="005B19D6">
              <w:rPr>
                <w:rFonts w:ascii="Times" w:hAnsi="Times" w:cs="Times"/>
                <w:vertAlign w:val="superscript"/>
                <w:lang w:val="en-GB"/>
              </w:rPr>
              <w:t>2+</w:t>
            </w:r>
            <w:r w:rsidRPr="005B19D6">
              <w:rPr>
                <w:rFonts w:ascii="Times" w:hAnsi="Times" w:cs="Times"/>
                <w:lang w:val="en-GB"/>
              </w:rPr>
              <w:t>-ATP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open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MaTwvQXV0aG9yPjxZZWFyPjIwMTk8L1llYXI+PFJlY051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</w:instrText>
            </w: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MaTwvQXV0aG9yPjxZZWFyPjIwMTk8L1llYXI+PFJlY051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.DATA </w:instrText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Li et al., 2019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6AH5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3 (human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X-ray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∆N5 ∆C33</w:t>
            </w:r>
          </w:p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T13P/S15V/V16I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Mg</w:t>
            </w:r>
            <w:r w:rsidRPr="005B19D6">
              <w:rPr>
                <w:rFonts w:ascii="Times" w:hAnsi="Times" w:cs="Times"/>
                <w:vertAlign w:val="superscript"/>
                <w:lang w:val="en-GB"/>
              </w:rPr>
              <w:t>2+</w:t>
            </w:r>
            <w:r w:rsidRPr="005B19D6">
              <w:rPr>
                <w:rFonts w:ascii="Times" w:hAnsi="Times" w:cs="Times"/>
                <w:lang w:val="en-GB"/>
              </w:rPr>
              <w:t>-ATP</w:t>
            </w:r>
            <w:r>
              <w:rPr>
                <w:rFonts w:ascii="Times" w:hAnsi="Times" w:cs="Times"/>
                <w:lang w:val="en-GB"/>
              </w:rPr>
              <w:t>-</w:t>
            </w:r>
            <w:r w:rsidRPr="005B19D6">
              <w:rPr>
                <w:rFonts w:ascii="Times" w:hAnsi="Times" w:cs="Times"/>
                <w:lang w:val="en-GB"/>
              </w:rPr>
              <w:t>bound, open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MaTwvQXV0aG9yPjxZZWFyPjIwMTk8L1llYXI+PFJlY051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 </w:instrText>
            </w: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MaTwvQXV0aG9yPjxZZWFyPjIwMTk8L1llYXI+PFJlY051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</w:fldData>
              </w:fldChar>
            </w:r>
            <w:r w:rsidRPr="005B19D6">
              <w:rPr>
                <w:rFonts w:ascii="Times" w:hAnsi="Times" w:cs="Times"/>
                <w:lang w:val="en-GB"/>
              </w:rPr>
              <w:instrText xml:space="preserve"> ADDIN EN.CITE.DATA </w:instrText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 w:rsidRPr="005B19D6">
              <w:rPr>
                <w:rFonts w:ascii="Times" w:hAnsi="Times" w:cs="Times"/>
                <w:noProof/>
                <w:lang w:val="en-GB"/>
              </w:rPr>
              <w:t>(Li et al., 2019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6U9V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7 (rat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Cryo-EM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>
              <w:rPr>
                <w:rFonts w:ascii="Times" w:hAnsi="Times" w:cs="Times"/>
                <w:lang w:val="en-GB"/>
              </w:rPr>
              <w:t>Wild-type f</w:t>
            </w:r>
            <w:r w:rsidRPr="005B19D6">
              <w:rPr>
                <w:rFonts w:ascii="Times" w:hAnsi="Times" w:cs="Times"/>
                <w:lang w:val="en-GB"/>
              </w:rPr>
              <w:t>ull</w:t>
            </w:r>
            <w:r>
              <w:rPr>
                <w:rFonts w:ascii="Times" w:hAnsi="Times" w:cs="Times"/>
                <w:lang w:val="en-GB"/>
              </w:rPr>
              <w:t xml:space="preserve"> </w:t>
            </w:r>
            <w:r w:rsidRPr="005B19D6">
              <w:rPr>
                <w:rFonts w:ascii="Times" w:hAnsi="Times" w:cs="Times"/>
                <w:lang w:val="en-GB"/>
              </w:rPr>
              <w:t>length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po, closed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0NhcnRoeTwvQXV0aG9yPjxZZWFyPjIwMTk8L1llYXI+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=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0NhcnRoeTwvQXV0aG9yPjxZZWFyPjIwMTk8L1llYXI+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=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>
              <w:rPr>
                <w:rFonts w:ascii="Times" w:hAnsi="Times" w:cs="Times"/>
                <w:noProof/>
                <w:lang w:val="en-GB"/>
              </w:rPr>
              <w:t>(McCarthy et al., 2019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  <w:tr w:rsidR="00153723" w:rsidRPr="005B19D6" w:rsidTr="00964CC9">
        <w:tc>
          <w:tcPr>
            <w:tcW w:w="993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6U9W</w:t>
            </w:r>
          </w:p>
        </w:tc>
        <w:tc>
          <w:tcPr>
            <w:tcW w:w="127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P2X7 (rat)</w:t>
            </w:r>
          </w:p>
        </w:tc>
        <w:tc>
          <w:tcPr>
            <w:tcW w:w="988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Cryo-EM</w:t>
            </w:r>
          </w:p>
        </w:tc>
        <w:tc>
          <w:tcPr>
            <w:tcW w:w="2409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>
              <w:rPr>
                <w:rFonts w:ascii="Times" w:hAnsi="Times" w:cs="Times"/>
                <w:lang w:val="en-GB"/>
              </w:rPr>
              <w:t>Wild-type f</w:t>
            </w:r>
            <w:r w:rsidRPr="005B19D6">
              <w:rPr>
                <w:rFonts w:ascii="Times" w:hAnsi="Times" w:cs="Times"/>
                <w:lang w:val="en-GB"/>
              </w:rPr>
              <w:t>ull</w:t>
            </w:r>
            <w:r>
              <w:rPr>
                <w:rFonts w:ascii="Times" w:hAnsi="Times" w:cs="Times"/>
                <w:lang w:val="en-GB"/>
              </w:rPr>
              <w:t xml:space="preserve"> </w:t>
            </w:r>
            <w:r w:rsidRPr="005B19D6">
              <w:rPr>
                <w:rFonts w:ascii="Times" w:hAnsi="Times" w:cs="Times"/>
                <w:lang w:val="en-GB"/>
              </w:rPr>
              <w:t>length</w:t>
            </w:r>
          </w:p>
        </w:tc>
        <w:tc>
          <w:tcPr>
            <w:tcW w:w="1706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t>ATP-bound, open channel</w:t>
            </w:r>
          </w:p>
        </w:tc>
        <w:tc>
          <w:tcPr>
            <w:tcW w:w="1685" w:type="dxa"/>
          </w:tcPr>
          <w:p w:rsidR="00153723" w:rsidRPr="005B19D6" w:rsidRDefault="00153723" w:rsidP="00964CC9">
            <w:pPr>
              <w:rPr>
                <w:rFonts w:ascii="Times" w:hAnsi="Times" w:cs="Times"/>
                <w:lang w:val="en-GB"/>
              </w:rPr>
            </w:pPr>
            <w:r w:rsidRPr="005B19D6"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0NhcnRoeTwvQXV0aG9yPjxZZWFyPjIwMTk8L1llYXI+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=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 </w:instrText>
            </w:r>
            <w:r>
              <w:rPr>
                <w:rFonts w:ascii="Times" w:hAnsi="Times" w:cs="Times"/>
                <w:lang w:val="en-GB"/>
              </w:rPr>
              <w:fldChar w:fldCharType="begin">
                <w:fldData xml:space="preserve">PEVuZE5vdGU+PENpdGU+PEF1dGhvcj5NY0NhcnRoeTwvQXV0aG9yPjxZZWFyPjIwMTk8L1llYXI+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==
</w:fldData>
              </w:fldChar>
            </w:r>
            <w:r>
              <w:rPr>
                <w:rFonts w:ascii="Times" w:hAnsi="Times" w:cs="Times"/>
                <w:lang w:val="en-GB"/>
              </w:rPr>
              <w:instrText xml:space="preserve"> ADDIN EN.CITE.DATA </w:instrText>
            </w:r>
            <w:r>
              <w:rPr>
                <w:rFonts w:ascii="Times" w:hAnsi="Times" w:cs="Times"/>
                <w:lang w:val="en-GB"/>
              </w:rPr>
            </w:r>
            <w:r>
              <w:rPr>
                <w:rFonts w:ascii="Times" w:hAnsi="Times" w:cs="Times"/>
                <w:lang w:val="en-GB"/>
              </w:rPr>
              <w:fldChar w:fldCharType="end"/>
            </w:r>
            <w:r w:rsidRPr="005B19D6">
              <w:rPr>
                <w:rFonts w:ascii="Times" w:hAnsi="Times" w:cs="Times"/>
                <w:lang w:val="en-GB"/>
              </w:rPr>
            </w:r>
            <w:r w:rsidRPr="005B19D6">
              <w:rPr>
                <w:rFonts w:ascii="Times" w:hAnsi="Times" w:cs="Times"/>
                <w:lang w:val="en-GB"/>
              </w:rPr>
              <w:fldChar w:fldCharType="separate"/>
            </w:r>
            <w:r>
              <w:rPr>
                <w:rFonts w:ascii="Times" w:hAnsi="Times" w:cs="Times"/>
                <w:noProof/>
                <w:lang w:val="en-GB"/>
              </w:rPr>
              <w:t>(McCarthy et al., 2019)</w:t>
            </w:r>
            <w:r w:rsidRPr="005B19D6">
              <w:rPr>
                <w:rFonts w:ascii="Times" w:hAnsi="Times" w:cs="Times"/>
                <w:lang w:val="en-GB"/>
              </w:rPr>
              <w:fldChar w:fldCharType="end"/>
            </w:r>
          </w:p>
        </w:tc>
      </w:tr>
    </w:tbl>
    <w:p w:rsidR="00153723" w:rsidRDefault="00153723" w:rsidP="00153723">
      <w:pPr>
        <w:rPr>
          <w:rFonts w:ascii="Times" w:hAnsi="Times" w:cs="Times"/>
          <w:lang w:val="en-GB"/>
        </w:rPr>
      </w:pPr>
    </w:p>
    <w:p w:rsidR="00153723" w:rsidRDefault="00153723" w:rsidP="00153723">
      <w:pPr>
        <w:rPr>
          <w:rFonts w:ascii="Times" w:hAnsi="Times" w:cs="Times"/>
          <w:lang w:val="en-GB"/>
        </w:rPr>
      </w:pPr>
    </w:p>
    <w:p w:rsidR="00153723" w:rsidRDefault="00153723" w:rsidP="00153723">
      <w:pPr>
        <w:rPr>
          <w:rFonts w:ascii="Times" w:hAnsi="Times" w:cs="Times"/>
          <w:lang w:val="en-GB"/>
        </w:rPr>
      </w:pPr>
    </w:p>
    <w:p w:rsidR="00153723" w:rsidRDefault="00153723" w:rsidP="00153723">
      <w:pPr>
        <w:rPr>
          <w:rFonts w:ascii="Times" w:hAnsi="Times" w:cs="Times"/>
          <w:lang w:val="en-GB"/>
        </w:rPr>
      </w:pPr>
    </w:p>
    <w:p w:rsidR="00153723" w:rsidRDefault="00153723" w:rsidP="00153723">
      <w:pPr>
        <w:rPr>
          <w:rFonts w:ascii="Times" w:hAnsi="Times" w:cs="Times"/>
          <w:lang w:val="en-GB"/>
        </w:rPr>
      </w:pPr>
    </w:p>
    <w:p w:rsidR="00153723" w:rsidRDefault="00153723" w:rsidP="00153723">
      <w:pPr>
        <w:rPr>
          <w:rFonts w:ascii="Times" w:hAnsi="Times" w:cs="Times"/>
          <w:lang w:val="en-GB"/>
        </w:rPr>
      </w:pPr>
    </w:p>
    <w:p w:rsidR="00153723" w:rsidRDefault="00153723" w:rsidP="00153723">
      <w:pPr>
        <w:rPr>
          <w:rFonts w:ascii="Times" w:hAnsi="Times" w:cs="Times"/>
          <w:lang w:val="en-GB"/>
        </w:rPr>
      </w:pPr>
      <w:r>
        <w:rPr>
          <w:rFonts w:ascii="Times" w:hAnsi="Times" w:cs="Times"/>
          <w:lang w:val="en-GB"/>
        </w:rPr>
        <w:br w:type="page"/>
      </w:r>
    </w:p>
    <w:p w:rsidR="00153723" w:rsidRPr="005B19D6" w:rsidRDefault="00153723" w:rsidP="00153723">
      <w:pPr>
        <w:rPr>
          <w:rFonts w:ascii="Times" w:hAnsi="Times" w:cs="Times"/>
          <w:lang w:val="en-GB"/>
        </w:rPr>
      </w:pPr>
    </w:p>
    <w:p w:rsidR="00153723" w:rsidRPr="005B19D6" w:rsidRDefault="00153723" w:rsidP="00153723">
      <w:pPr>
        <w:rPr>
          <w:rFonts w:ascii="Times" w:hAnsi="Times" w:cs="Times"/>
          <w:lang w:val="en-GB"/>
        </w:rPr>
      </w:pPr>
    </w:p>
    <w:p w:rsidR="00153723" w:rsidRPr="005B19D6" w:rsidRDefault="00153723" w:rsidP="00153723">
      <w:pPr>
        <w:rPr>
          <w:rFonts w:ascii="Times" w:hAnsi="Times" w:cs="Times"/>
          <w:lang w:val="en-GB"/>
        </w:rPr>
      </w:pPr>
      <w:r w:rsidRPr="005B19D6">
        <w:rPr>
          <w:rFonts w:ascii="Times" w:hAnsi="Times" w:cs="Times"/>
          <w:lang w:val="en-GB"/>
        </w:rPr>
        <w:t>References:</w:t>
      </w:r>
    </w:p>
    <w:p w:rsidR="00153723" w:rsidRPr="005B19D6" w:rsidRDefault="00153723" w:rsidP="00153723">
      <w:pPr>
        <w:rPr>
          <w:rFonts w:ascii="Times" w:hAnsi="Times" w:cs="Times"/>
          <w:lang w:val="en-GB"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5B19D6">
        <w:rPr>
          <w:rFonts w:ascii="Times" w:hAnsi="Times" w:cs="Times"/>
          <w:lang w:val="en-GB"/>
        </w:rPr>
        <w:fldChar w:fldCharType="begin"/>
      </w:r>
      <w:r w:rsidRPr="005B19D6">
        <w:rPr>
          <w:rFonts w:ascii="Times" w:hAnsi="Times" w:cs="Times"/>
          <w:lang w:val="en-GB"/>
        </w:rPr>
        <w:instrText xml:space="preserve"> ADDIN EN.REFLIST </w:instrText>
      </w:r>
      <w:r w:rsidRPr="005B19D6">
        <w:rPr>
          <w:rFonts w:ascii="Times" w:hAnsi="Times" w:cs="Times"/>
          <w:lang w:val="en-GB"/>
        </w:rPr>
        <w:fldChar w:fldCharType="separate"/>
      </w:r>
      <w:r w:rsidRPr="001E7D43">
        <w:rPr>
          <w:noProof/>
        </w:rPr>
        <w:t>Coddou C, Stojilkovic SS, &amp; Huidobro-Toro JP (2011). Allosteric modulation of ATP-gated P2X receptor channels. Rev Neurosci 22</w:t>
      </w:r>
      <w:r w:rsidRPr="001E7D43">
        <w:rPr>
          <w:b/>
          <w:noProof/>
        </w:rPr>
        <w:t>:</w:t>
      </w:r>
      <w:r w:rsidRPr="001E7D43">
        <w:rPr>
          <w:noProof/>
        </w:rPr>
        <w:t xml:space="preserve"> 335-354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1E7D43">
        <w:rPr>
          <w:noProof/>
        </w:rPr>
        <w:t>Ennion S, Hagan S, &amp; Evans RJ (2000). The role of positively charged amino acids in ATP recognition by human P2X1 receptors. J Biol Chem 275</w:t>
      </w:r>
      <w:r w:rsidRPr="001E7D43">
        <w:rPr>
          <w:b/>
          <w:noProof/>
        </w:rPr>
        <w:t>:</w:t>
      </w:r>
      <w:r w:rsidRPr="001E7D43">
        <w:rPr>
          <w:noProof/>
        </w:rPr>
        <w:t xml:space="preserve"> 35656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1E7D43">
        <w:rPr>
          <w:noProof/>
        </w:rPr>
        <w:t>Evans RJ (2010). Structural interpretation of P2X receptor mutagenesis studies on drug action. British journal of pharmacology 161</w:t>
      </w:r>
      <w:r w:rsidRPr="001E7D43">
        <w:rPr>
          <w:b/>
          <w:noProof/>
        </w:rPr>
        <w:t>:</w:t>
      </w:r>
      <w:r w:rsidRPr="001E7D43">
        <w:rPr>
          <w:noProof/>
        </w:rPr>
        <w:t xml:space="preserve"> 961-971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2D75DE" w:rsidRDefault="00153723" w:rsidP="00153723">
      <w:pPr>
        <w:pStyle w:val="EndNoteBibliography"/>
        <w:rPr>
          <w:noProof/>
          <w:lang w:val="fr-FR"/>
        </w:rPr>
      </w:pPr>
      <w:r w:rsidRPr="001E7D43">
        <w:rPr>
          <w:noProof/>
        </w:rPr>
        <w:t xml:space="preserve">Gasparri F, Wengel J, Grutter T, &amp; Pless SA (2019). Molecular determinants for agonist recognition and discrimination in P2X2 receptors. </w:t>
      </w:r>
      <w:r w:rsidRPr="002D75DE">
        <w:rPr>
          <w:noProof/>
          <w:lang w:val="fr-FR"/>
        </w:rPr>
        <w:t>J Gen Physiol 151</w:t>
      </w:r>
      <w:r w:rsidRPr="002D75DE">
        <w:rPr>
          <w:b/>
          <w:noProof/>
          <w:lang w:val="fr-FR"/>
        </w:rPr>
        <w:t>:</w:t>
      </w:r>
      <w:r w:rsidRPr="002D75DE">
        <w:rPr>
          <w:noProof/>
          <w:lang w:val="fr-FR"/>
        </w:rPr>
        <w:t xml:space="preserve"> 898-911.</w:t>
      </w:r>
    </w:p>
    <w:p w:rsidR="00153723" w:rsidRPr="002D75DE" w:rsidRDefault="00153723" w:rsidP="00153723">
      <w:pPr>
        <w:pStyle w:val="EndNoteBibliography"/>
        <w:rPr>
          <w:noProof/>
          <w:lang w:val="fr-FR"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2D75DE">
        <w:rPr>
          <w:noProof/>
          <w:lang w:val="fr-FR"/>
        </w:rPr>
        <w:t xml:space="preserve">Habermacher C, Dunning K, Chataigneau T, &amp; Grutter T (2016). </w:t>
      </w:r>
      <w:r w:rsidRPr="001E7D43">
        <w:rPr>
          <w:noProof/>
        </w:rPr>
        <w:t>Molecular structure and function of P2X receptors. Neuropharmacology 104</w:t>
      </w:r>
      <w:r w:rsidRPr="001E7D43">
        <w:rPr>
          <w:b/>
          <w:noProof/>
        </w:rPr>
        <w:t>:</w:t>
      </w:r>
      <w:r w:rsidRPr="001E7D43">
        <w:rPr>
          <w:noProof/>
        </w:rPr>
        <w:t xml:space="preserve"> 18-30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2D75DE" w:rsidRDefault="00153723" w:rsidP="00153723">
      <w:pPr>
        <w:pStyle w:val="EndNoteBibliography"/>
        <w:rPr>
          <w:noProof/>
          <w:lang w:val="fr-FR"/>
        </w:rPr>
      </w:pPr>
      <w:r w:rsidRPr="001E7D43">
        <w:rPr>
          <w:noProof/>
        </w:rPr>
        <w:t xml:space="preserve">Hattori M, &amp; Gouaux E (2012). Molecular mechanism of ATP binding and ion channel activation in P2X receptors. </w:t>
      </w:r>
      <w:r w:rsidRPr="002D75DE">
        <w:rPr>
          <w:noProof/>
          <w:lang w:val="fr-FR"/>
        </w:rPr>
        <w:t>Nature 485</w:t>
      </w:r>
      <w:r w:rsidRPr="002D75DE">
        <w:rPr>
          <w:b/>
          <w:noProof/>
          <w:lang w:val="fr-FR"/>
        </w:rPr>
        <w:t>:</w:t>
      </w:r>
      <w:r w:rsidRPr="002D75DE">
        <w:rPr>
          <w:noProof/>
          <w:lang w:val="fr-FR"/>
        </w:rPr>
        <w:t xml:space="preserve"> 207-212.</w:t>
      </w:r>
    </w:p>
    <w:p w:rsidR="00153723" w:rsidRPr="002D75DE" w:rsidRDefault="00153723" w:rsidP="00153723">
      <w:pPr>
        <w:pStyle w:val="EndNoteBibliography"/>
        <w:rPr>
          <w:noProof/>
          <w:lang w:val="fr-FR"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2D75DE">
        <w:rPr>
          <w:noProof/>
          <w:lang w:val="fr-FR"/>
        </w:rPr>
        <w:t xml:space="preserve">Igawa T, Abe Y, Tsuda M, Inoue K, &amp; Ueda T (2015). </w:t>
      </w:r>
      <w:r w:rsidRPr="001E7D43">
        <w:rPr>
          <w:noProof/>
        </w:rPr>
        <w:t>Solution structure of the rat P2X4 receptor head domain involved in inhibitory metal binding. FEBS Lett 589</w:t>
      </w:r>
      <w:r w:rsidRPr="001E7D43">
        <w:rPr>
          <w:b/>
          <w:noProof/>
        </w:rPr>
        <w:t>:</w:t>
      </w:r>
      <w:r w:rsidRPr="001E7D43">
        <w:rPr>
          <w:noProof/>
        </w:rPr>
        <w:t xml:space="preserve"> 680-686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1E7D43">
        <w:rPr>
          <w:noProof/>
        </w:rPr>
        <w:t>Jiang LH, Rassendren F, Surprenant A, &amp; North RA (2000). Identification of amino acid residues contributing to the ATP-binding site of a purinergic P2X receptor. J Biol Chem 275</w:t>
      </w:r>
      <w:r w:rsidRPr="001E7D43">
        <w:rPr>
          <w:b/>
          <w:noProof/>
        </w:rPr>
        <w:t>:</w:t>
      </w:r>
      <w:r w:rsidRPr="001E7D43">
        <w:rPr>
          <w:noProof/>
        </w:rPr>
        <w:t xml:space="preserve"> 34190-34196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1E7D43">
        <w:rPr>
          <w:noProof/>
        </w:rPr>
        <w:t>Karasawa A, &amp; Kawate T (2016). Structural basis for subtype-specific inhibition of the P2X7 receptor. Elife 5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1E7D43">
        <w:rPr>
          <w:noProof/>
        </w:rPr>
        <w:t>Karasawa A, Michalski K, Mikhelzon P, &amp; Kawate T (2017). The P2X7 receptor forms a dye-permeable pore independent of its intracellular domain but dependent on membrane lipid composition. Elife 6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1E7D43">
        <w:rPr>
          <w:noProof/>
        </w:rPr>
        <w:t>Kasuya G, Fujiwara Y, Takemoto M, Dohmae N, Nakada-Nakura Y, Ishitani R</w:t>
      </w:r>
      <w:r w:rsidRPr="001E7D43">
        <w:rPr>
          <w:i/>
          <w:noProof/>
        </w:rPr>
        <w:t>, et al.</w:t>
      </w:r>
      <w:r w:rsidRPr="001E7D43">
        <w:rPr>
          <w:noProof/>
        </w:rPr>
        <w:t xml:space="preserve"> (2016). Structural Insights into Divalent Cation Modulations of ATP-Gated P2X Receptor Channels. Cell Rep 14</w:t>
      </w:r>
      <w:r w:rsidRPr="001E7D43">
        <w:rPr>
          <w:b/>
          <w:noProof/>
        </w:rPr>
        <w:t>:</w:t>
      </w:r>
      <w:r w:rsidRPr="001E7D43">
        <w:rPr>
          <w:noProof/>
        </w:rPr>
        <w:t xml:space="preserve"> 932-944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2D75DE" w:rsidRDefault="00153723" w:rsidP="00153723">
      <w:pPr>
        <w:pStyle w:val="EndNoteBibliography"/>
        <w:rPr>
          <w:noProof/>
          <w:lang w:val="fr-FR"/>
        </w:rPr>
      </w:pPr>
      <w:r w:rsidRPr="001E7D43">
        <w:rPr>
          <w:noProof/>
        </w:rPr>
        <w:t>Kasuya G, Fujiwara Y, Tsukamoto H, Morinaga S, Ryu S, Touhara K</w:t>
      </w:r>
      <w:r w:rsidRPr="001E7D43">
        <w:rPr>
          <w:i/>
          <w:noProof/>
        </w:rPr>
        <w:t>, et al.</w:t>
      </w:r>
      <w:r w:rsidRPr="001E7D43">
        <w:rPr>
          <w:noProof/>
        </w:rPr>
        <w:t xml:space="preserve"> (2017a). Structural insights into the nucleotide base specificity of P2X receptors. </w:t>
      </w:r>
      <w:r w:rsidRPr="002D75DE">
        <w:rPr>
          <w:noProof/>
          <w:lang w:val="fr-FR"/>
        </w:rPr>
        <w:t>Sci Rep 7</w:t>
      </w:r>
      <w:r w:rsidRPr="002D75DE">
        <w:rPr>
          <w:b/>
          <w:noProof/>
          <w:lang w:val="fr-FR"/>
        </w:rPr>
        <w:t>:</w:t>
      </w:r>
      <w:r w:rsidRPr="002D75DE">
        <w:rPr>
          <w:noProof/>
          <w:lang w:val="fr-FR"/>
        </w:rPr>
        <w:t xml:space="preserve"> 45208.</w:t>
      </w:r>
    </w:p>
    <w:p w:rsidR="00153723" w:rsidRPr="002D75DE" w:rsidRDefault="00153723" w:rsidP="00153723">
      <w:pPr>
        <w:pStyle w:val="EndNoteBibliography"/>
        <w:rPr>
          <w:noProof/>
          <w:lang w:val="fr-FR"/>
        </w:rPr>
      </w:pPr>
    </w:p>
    <w:p w:rsidR="00153723" w:rsidRPr="002D75DE" w:rsidRDefault="00153723" w:rsidP="00153723">
      <w:pPr>
        <w:pStyle w:val="EndNoteBibliography"/>
        <w:rPr>
          <w:noProof/>
          <w:lang w:val="fr-FR"/>
        </w:rPr>
      </w:pPr>
      <w:r w:rsidRPr="002D75DE">
        <w:rPr>
          <w:noProof/>
          <w:lang w:val="fr-FR"/>
        </w:rPr>
        <w:t>Kasuya G, Yamaura T, Ma XB, Nakamura R, Takemoto M, Nagumo H</w:t>
      </w:r>
      <w:r w:rsidRPr="002D75DE">
        <w:rPr>
          <w:i/>
          <w:noProof/>
          <w:lang w:val="fr-FR"/>
        </w:rPr>
        <w:t>, et al.</w:t>
      </w:r>
      <w:r w:rsidRPr="002D75DE">
        <w:rPr>
          <w:noProof/>
          <w:lang w:val="fr-FR"/>
        </w:rPr>
        <w:t xml:space="preserve"> </w:t>
      </w:r>
      <w:r w:rsidRPr="001E7D43">
        <w:rPr>
          <w:noProof/>
        </w:rPr>
        <w:t xml:space="preserve">(2017b). Structural insights into the competitive inhibition of the ATP-gated P2X receptor channel. </w:t>
      </w:r>
      <w:r w:rsidRPr="002D75DE">
        <w:rPr>
          <w:noProof/>
          <w:lang w:val="fr-FR"/>
        </w:rPr>
        <w:t>Nat Commun 8</w:t>
      </w:r>
      <w:r w:rsidRPr="002D75DE">
        <w:rPr>
          <w:b/>
          <w:noProof/>
          <w:lang w:val="fr-FR"/>
        </w:rPr>
        <w:t>:</w:t>
      </w:r>
      <w:r w:rsidRPr="002D75DE">
        <w:rPr>
          <w:noProof/>
          <w:lang w:val="fr-FR"/>
        </w:rPr>
        <w:t xml:space="preserve"> 876.</w:t>
      </w:r>
    </w:p>
    <w:p w:rsidR="00153723" w:rsidRPr="002D75DE" w:rsidRDefault="00153723" w:rsidP="00153723">
      <w:pPr>
        <w:pStyle w:val="EndNoteBibliography"/>
        <w:rPr>
          <w:noProof/>
          <w:lang w:val="fr-FR"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2D75DE">
        <w:rPr>
          <w:noProof/>
          <w:lang w:val="fr-FR"/>
        </w:rPr>
        <w:lastRenderedPageBreak/>
        <w:t xml:space="preserve">Kawate T, Michel JC, Birdsong WT, &amp; Gouaux E (2009). </w:t>
      </w:r>
      <w:r w:rsidRPr="001E7D43">
        <w:rPr>
          <w:noProof/>
        </w:rPr>
        <w:t>Crystal structure of the ATP-gated P2X(4) ion channel in the closed state. Nature 460</w:t>
      </w:r>
      <w:r w:rsidRPr="001E7D43">
        <w:rPr>
          <w:b/>
          <w:noProof/>
        </w:rPr>
        <w:t>:</w:t>
      </w:r>
      <w:r w:rsidRPr="001E7D43">
        <w:rPr>
          <w:noProof/>
        </w:rPr>
        <w:t xml:space="preserve"> 592-598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1E7D43">
        <w:rPr>
          <w:noProof/>
        </w:rPr>
        <w:t>Li M, Wang Y, Banerjee R, Marinelli F, Silberberg S, Faraldo-Gomez JD</w:t>
      </w:r>
      <w:r w:rsidRPr="001E7D43">
        <w:rPr>
          <w:i/>
          <w:noProof/>
        </w:rPr>
        <w:t>, et al.</w:t>
      </w:r>
      <w:r w:rsidRPr="001E7D43">
        <w:rPr>
          <w:noProof/>
        </w:rPr>
        <w:t xml:space="preserve"> (2019). Molecular mechanisms of human P2X3 receptor channel activation and modulation by divalent cation bound ATP. Elife 8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1E7D43">
        <w:rPr>
          <w:noProof/>
        </w:rPr>
        <w:t>Mansoor SE, Lu W, Oosterheert W, Shekhar M, Tajkhorshid E, &amp; Gouaux E (2016). X-ray structures define human P2X(3) receptor gating cycle and antagonist action. Nature 538</w:t>
      </w:r>
      <w:r w:rsidRPr="001E7D43">
        <w:rPr>
          <w:b/>
          <w:noProof/>
        </w:rPr>
        <w:t>:</w:t>
      </w:r>
      <w:r w:rsidRPr="001E7D43">
        <w:rPr>
          <w:noProof/>
        </w:rPr>
        <w:t xml:space="preserve"> 66-71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1E7D43">
        <w:rPr>
          <w:noProof/>
        </w:rPr>
        <w:t>Marquez-Klaka B, Rettinger J, Bhargava Y, Eisele T, &amp; Nicke A (2007). Identification of an intersubunit cross-link between substituted cysteine residues located in the putative ATP binding site of the P2X1 receptor. J Neurosci 27</w:t>
      </w:r>
      <w:r w:rsidRPr="001E7D43">
        <w:rPr>
          <w:b/>
          <w:noProof/>
        </w:rPr>
        <w:t>:</w:t>
      </w:r>
      <w:r w:rsidRPr="001E7D43">
        <w:rPr>
          <w:noProof/>
        </w:rPr>
        <w:t xml:space="preserve"> 1456-1466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2D75DE" w:rsidRDefault="00153723" w:rsidP="00153723">
      <w:pPr>
        <w:pStyle w:val="EndNoteBibliography"/>
        <w:rPr>
          <w:noProof/>
          <w:lang w:val="fr-FR"/>
        </w:rPr>
      </w:pPr>
      <w:r w:rsidRPr="001E7D43">
        <w:rPr>
          <w:noProof/>
        </w:rPr>
        <w:t xml:space="preserve">McCarthy AE, Yoshioka C, &amp; Mansoor SE (2019). Full-Length P2X7 Structures Reveal How Palmitoylation Prevents Channel Desensitization. </w:t>
      </w:r>
      <w:r w:rsidRPr="002D75DE">
        <w:rPr>
          <w:noProof/>
          <w:lang w:val="fr-FR"/>
        </w:rPr>
        <w:t>Cell 179</w:t>
      </w:r>
      <w:r w:rsidRPr="002D75DE">
        <w:rPr>
          <w:b/>
          <w:noProof/>
          <w:lang w:val="fr-FR"/>
        </w:rPr>
        <w:t>:</w:t>
      </w:r>
      <w:r w:rsidRPr="002D75DE">
        <w:rPr>
          <w:noProof/>
          <w:lang w:val="fr-FR"/>
        </w:rPr>
        <w:t xml:space="preserve"> 659-670 e613.</w:t>
      </w:r>
    </w:p>
    <w:p w:rsidR="00153723" w:rsidRPr="002D75DE" w:rsidRDefault="00153723" w:rsidP="00153723">
      <w:pPr>
        <w:pStyle w:val="EndNoteBibliography"/>
        <w:rPr>
          <w:noProof/>
          <w:lang w:val="fr-FR"/>
        </w:rPr>
      </w:pPr>
    </w:p>
    <w:p w:rsidR="00153723" w:rsidRPr="001E7D43" w:rsidRDefault="00153723" w:rsidP="00153723">
      <w:pPr>
        <w:pStyle w:val="EndNoteBibliography"/>
        <w:rPr>
          <w:noProof/>
        </w:rPr>
      </w:pPr>
      <w:r w:rsidRPr="002D75DE">
        <w:rPr>
          <w:noProof/>
          <w:lang w:val="fr-FR"/>
        </w:rPr>
        <w:t>Wang J, Wang Y, Cui WW, Huang Y, Yang Y, Liu Y</w:t>
      </w:r>
      <w:r w:rsidRPr="002D75DE">
        <w:rPr>
          <w:i/>
          <w:noProof/>
          <w:lang w:val="fr-FR"/>
        </w:rPr>
        <w:t>, et al.</w:t>
      </w:r>
      <w:r w:rsidRPr="002D75DE">
        <w:rPr>
          <w:noProof/>
          <w:lang w:val="fr-FR"/>
        </w:rPr>
        <w:t xml:space="preserve"> </w:t>
      </w:r>
      <w:r w:rsidRPr="001E7D43">
        <w:rPr>
          <w:noProof/>
        </w:rPr>
        <w:t>(2018). Druggable negative allosteric site of P2X3 receptors. Proc Natl Acad Sci U S A 115</w:t>
      </w:r>
      <w:r w:rsidRPr="001E7D43">
        <w:rPr>
          <w:b/>
          <w:noProof/>
        </w:rPr>
        <w:t>:</w:t>
      </w:r>
      <w:r w:rsidRPr="001E7D43">
        <w:rPr>
          <w:noProof/>
        </w:rPr>
        <w:t xml:space="preserve"> 4939-4944.</w:t>
      </w:r>
    </w:p>
    <w:p w:rsidR="00153723" w:rsidRPr="001E7D43" w:rsidRDefault="00153723" w:rsidP="00153723">
      <w:pPr>
        <w:pStyle w:val="EndNoteBibliography"/>
        <w:rPr>
          <w:noProof/>
        </w:rPr>
      </w:pPr>
    </w:p>
    <w:p w:rsidR="00153723" w:rsidRPr="005B19D6" w:rsidRDefault="00153723" w:rsidP="00153723">
      <w:pPr>
        <w:rPr>
          <w:rFonts w:ascii="Times" w:hAnsi="Times" w:cs="Times"/>
          <w:lang w:val="en-GB"/>
        </w:rPr>
      </w:pPr>
      <w:r w:rsidRPr="005B19D6">
        <w:rPr>
          <w:rFonts w:ascii="Times" w:hAnsi="Times" w:cs="Times"/>
          <w:lang w:val="en-GB"/>
        </w:rPr>
        <w:fldChar w:fldCharType="end"/>
      </w:r>
    </w:p>
    <w:p w:rsidR="00E14EDE" w:rsidRDefault="00153723">
      <w:bookmarkStart w:id="0" w:name="_GoBack"/>
      <w:bookmarkEnd w:id="0"/>
    </w:p>
    <w:sectPr w:rsidR="00E14EDE" w:rsidSect="00CF05BC">
      <w:footerReference w:type="even" r:id="rId4"/>
      <w:footerReference w:type="default" r:id="rId5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00002A87" w:usb1="80000000" w:usb2="00000008" w:usb3="00000000" w:csb0="000001FF" w:csb1="00000000"/>
  </w:font>
  <w:font w:name="Times">
    <w:panose1 w:val="02000500000000000000"/>
    <w:charset w:val="00"/>
    <w:family w:val="auto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umrodepage"/>
      </w:rPr>
      <w:id w:val="1394625564"/>
      <w:docPartObj>
        <w:docPartGallery w:val="Page Numbers (Bottom of Page)"/>
        <w:docPartUnique/>
      </w:docPartObj>
    </w:sdtPr>
    <w:sdtEndPr>
      <w:rPr>
        <w:rStyle w:val="Numrodepage"/>
      </w:rPr>
    </w:sdtEndPr>
    <w:sdtContent>
      <w:p w:rsidR="00A53574" w:rsidRDefault="00153723" w:rsidP="0004305C">
        <w:pPr>
          <w:pStyle w:val="Pieddepage"/>
          <w:framePr w:wrap="none" w:vAnchor="text" w:hAnchor="margin" w:xAlign="right" w:y="1"/>
          <w:rPr>
            <w:rStyle w:val="Numrodepage"/>
          </w:rPr>
        </w:pPr>
        <w:r>
          <w:rPr>
            <w:rStyle w:val="Numrodepage"/>
          </w:rPr>
          <w:fldChar w:fldCharType="begin"/>
        </w:r>
        <w:r>
          <w:rPr>
            <w:rStyle w:val="Numrodepage"/>
          </w:rPr>
          <w:instrText xml:space="preserve"> PAGE </w:instrText>
        </w:r>
        <w:r>
          <w:rPr>
            <w:rStyle w:val="Numrodepage"/>
          </w:rPr>
          <w:fldChar w:fldCharType="end"/>
        </w:r>
      </w:p>
    </w:sdtContent>
  </w:sdt>
  <w:p w:rsidR="00A53574" w:rsidRDefault="00153723" w:rsidP="00F8547C">
    <w:pPr>
      <w:pStyle w:val="Pieddepage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umrodepage"/>
      </w:rPr>
      <w:id w:val="567387366"/>
      <w:docPartObj>
        <w:docPartGallery w:val="Page Numbers (Bottom of Page)"/>
        <w:docPartUnique/>
      </w:docPartObj>
    </w:sdtPr>
    <w:sdtEndPr>
      <w:rPr>
        <w:rStyle w:val="Numrodepage"/>
      </w:rPr>
    </w:sdtEndPr>
    <w:sdtContent>
      <w:p w:rsidR="00A53574" w:rsidRDefault="00153723" w:rsidP="0004305C">
        <w:pPr>
          <w:pStyle w:val="Pieddepage"/>
          <w:framePr w:wrap="none" w:vAnchor="text" w:hAnchor="margin" w:xAlign="right" w:y="1"/>
          <w:rPr>
            <w:rStyle w:val="Numrodepage"/>
          </w:rPr>
        </w:pPr>
        <w:r>
          <w:rPr>
            <w:rStyle w:val="Numrodepage"/>
          </w:rPr>
          <w:fldChar w:fldCharType="begin"/>
        </w:r>
        <w:r>
          <w:rPr>
            <w:rStyle w:val="Numrodepage"/>
          </w:rPr>
          <w:instrText xml:space="preserve"> PAGE </w:instrText>
        </w:r>
        <w:r>
          <w:rPr>
            <w:rStyle w:val="Numrodepage"/>
          </w:rPr>
          <w:fldChar w:fldCharType="separate"/>
        </w:r>
        <w:r>
          <w:rPr>
            <w:rStyle w:val="Numrodepage"/>
            <w:noProof/>
          </w:rPr>
          <w:t>1</w:t>
        </w:r>
        <w:r>
          <w:rPr>
            <w:rStyle w:val="Numrodepage"/>
          </w:rPr>
          <w:fldChar w:fldCharType="end"/>
        </w:r>
      </w:p>
    </w:sdtContent>
  </w:sdt>
  <w:p w:rsidR="00A53574" w:rsidRDefault="00153723" w:rsidP="00F8547C">
    <w:pPr>
      <w:pStyle w:val="Pieddepage"/>
      <w:ind w:right="360"/>
    </w:pPr>
  </w:p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9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3723"/>
    <w:rsid w:val="00017BAF"/>
    <w:rsid w:val="0002040C"/>
    <w:rsid w:val="00022126"/>
    <w:rsid w:val="0006724E"/>
    <w:rsid w:val="00075CF4"/>
    <w:rsid w:val="00075E6B"/>
    <w:rsid w:val="000A49E4"/>
    <w:rsid w:val="000C454F"/>
    <w:rsid w:val="0010766D"/>
    <w:rsid w:val="001367C8"/>
    <w:rsid w:val="00153723"/>
    <w:rsid w:val="00153CF7"/>
    <w:rsid w:val="00163F52"/>
    <w:rsid w:val="00173EA0"/>
    <w:rsid w:val="001B1D71"/>
    <w:rsid w:val="001C56A9"/>
    <w:rsid w:val="001C5A90"/>
    <w:rsid w:val="001D2136"/>
    <w:rsid w:val="001F502B"/>
    <w:rsid w:val="00254B5E"/>
    <w:rsid w:val="00265378"/>
    <w:rsid w:val="0028677C"/>
    <w:rsid w:val="002931BB"/>
    <w:rsid w:val="00296638"/>
    <w:rsid w:val="002B1AEA"/>
    <w:rsid w:val="002D0B0F"/>
    <w:rsid w:val="003009B8"/>
    <w:rsid w:val="00303F3E"/>
    <w:rsid w:val="003439E6"/>
    <w:rsid w:val="00345292"/>
    <w:rsid w:val="00361EBC"/>
    <w:rsid w:val="0037002A"/>
    <w:rsid w:val="003761CB"/>
    <w:rsid w:val="003B1E72"/>
    <w:rsid w:val="003C31E7"/>
    <w:rsid w:val="00404653"/>
    <w:rsid w:val="00414FC8"/>
    <w:rsid w:val="0049084E"/>
    <w:rsid w:val="004973A5"/>
    <w:rsid w:val="004A39ED"/>
    <w:rsid w:val="004C364C"/>
    <w:rsid w:val="004E307C"/>
    <w:rsid w:val="004E7C46"/>
    <w:rsid w:val="004F43A5"/>
    <w:rsid w:val="005041AC"/>
    <w:rsid w:val="0051652D"/>
    <w:rsid w:val="00533975"/>
    <w:rsid w:val="005460D8"/>
    <w:rsid w:val="005554A6"/>
    <w:rsid w:val="00585206"/>
    <w:rsid w:val="005B7D4B"/>
    <w:rsid w:val="005E05DA"/>
    <w:rsid w:val="00602BEB"/>
    <w:rsid w:val="006770E5"/>
    <w:rsid w:val="006929DB"/>
    <w:rsid w:val="006B1872"/>
    <w:rsid w:val="006B61FA"/>
    <w:rsid w:val="006C4917"/>
    <w:rsid w:val="006D14A2"/>
    <w:rsid w:val="006D30D5"/>
    <w:rsid w:val="006D48A8"/>
    <w:rsid w:val="006E386B"/>
    <w:rsid w:val="007235B4"/>
    <w:rsid w:val="0074661F"/>
    <w:rsid w:val="007610F3"/>
    <w:rsid w:val="0076161C"/>
    <w:rsid w:val="00767644"/>
    <w:rsid w:val="00782C62"/>
    <w:rsid w:val="007B5FC3"/>
    <w:rsid w:val="007D1336"/>
    <w:rsid w:val="007D171E"/>
    <w:rsid w:val="007D303F"/>
    <w:rsid w:val="007D555F"/>
    <w:rsid w:val="007F3C9F"/>
    <w:rsid w:val="007F7793"/>
    <w:rsid w:val="00813366"/>
    <w:rsid w:val="00827ACF"/>
    <w:rsid w:val="008350A9"/>
    <w:rsid w:val="00843F69"/>
    <w:rsid w:val="008441A3"/>
    <w:rsid w:val="008658A5"/>
    <w:rsid w:val="008C5CF3"/>
    <w:rsid w:val="008C7A0C"/>
    <w:rsid w:val="008F329A"/>
    <w:rsid w:val="0090766A"/>
    <w:rsid w:val="0091289B"/>
    <w:rsid w:val="009817BE"/>
    <w:rsid w:val="00993417"/>
    <w:rsid w:val="009A1D8E"/>
    <w:rsid w:val="009B11EE"/>
    <w:rsid w:val="009C6609"/>
    <w:rsid w:val="009F7473"/>
    <w:rsid w:val="00A07570"/>
    <w:rsid w:val="00A14730"/>
    <w:rsid w:val="00A22BC2"/>
    <w:rsid w:val="00A6573F"/>
    <w:rsid w:val="00AA17AC"/>
    <w:rsid w:val="00AD4B44"/>
    <w:rsid w:val="00B06EE2"/>
    <w:rsid w:val="00B13CBC"/>
    <w:rsid w:val="00B23F85"/>
    <w:rsid w:val="00B53B57"/>
    <w:rsid w:val="00B55595"/>
    <w:rsid w:val="00B8032D"/>
    <w:rsid w:val="00B86BB7"/>
    <w:rsid w:val="00BA0CA3"/>
    <w:rsid w:val="00BB69F0"/>
    <w:rsid w:val="00BF269A"/>
    <w:rsid w:val="00C17253"/>
    <w:rsid w:val="00C222CE"/>
    <w:rsid w:val="00C878A5"/>
    <w:rsid w:val="00C94891"/>
    <w:rsid w:val="00C96295"/>
    <w:rsid w:val="00CC7286"/>
    <w:rsid w:val="00CE56FE"/>
    <w:rsid w:val="00CF05BC"/>
    <w:rsid w:val="00D059BF"/>
    <w:rsid w:val="00D24544"/>
    <w:rsid w:val="00D30EBC"/>
    <w:rsid w:val="00D4083A"/>
    <w:rsid w:val="00D501A8"/>
    <w:rsid w:val="00D83F93"/>
    <w:rsid w:val="00D8503F"/>
    <w:rsid w:val="00D9439F"/>
    <w:rsid w:val="00DC3887"/>
    <w:rsid w:val="00E209DF"/>
    <w:rsid w:val="00E53218"/>
    <w:rsid w:val="00E8006C"/>
    <w:rsid w:val="00EC0DA5"/>
    <w:rsid w:val="00EF1FBC"/>
    <w:rsid w:val="00F336F0"/>
    <w:rsid w:val="00F5487C"/>
    <w:rsid w:val="00F81DDE"/>
    <w:rsid w:val="00F82CC0"/>
    <w:rsid w:val="00F87F3D"/>
    <w:rsid w:val="00FA0802"/>
    <w:rsid w:val="00FB741F"/>
    <w:rsid w:val="00FC6E56"/>
    <w:rsid w:val="00FD47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391BA5F4"/>
  <w15:chartTrackingRefBased/>
  <w15:docId w15:val="{442AC515-0077-814F-A9DC-8F6AE6C479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153723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table" w:styleId="Grilledutableau">
    <w:name w:val="Table Grid"/>
    <w:basedOn w:val="TableauNormal"/>
    <w:uiPriority w:val="39"/>
    <w:rsid w:val="0015372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link w:val="EndNoteBibliographyCar"/>
    <w:rsid w:val="00153723"/>
    <w:rPr>
      <w:rFonts w:ascii="Calibri" w:hAnsi="Calibri" w:cs="Calibri"/>
      <w:lang w:val="en-US"/>
    </w:rPr>
  </w:style>
  <w:style w:type="character" w:customStyle="1" w:styleId="EndNoteBibliographyCar">
    <w:name w:val="EndNote Bibliography Car"/>
    <w:basedOn w:val="Policepardfaut"/>
    <w:link w:val="EndNoteBibliography"/>
    <w:rsid w:val="00153723"/>
    <w:rPr>
      <w:rFonts w:ascii="Calibri" w:hAnsi="Calibri" w:cs="Calibri"/>
      <w:lang w:val="en-US"/>
    </w:rPr>
  </w:style>
  <w:style w:type="paragraph" w:styleId="Pieddepage">
    <w:name w:val="footer"/>
    <w:basedOn w:val="Normal"/>
    <w:link w:val="PieddepageCar"/>
    <w:uiPriority w:val="99"/>
    <w:unhideWhenUsed/>
    <w:rsid w:val="00153723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153723"/>
  </w:style>
  <w:style w:type="character" w:styleId="Numrodepage">
    <w:name w:val="page number"/>
    <w:basedOn w:val="Policepardfaut"/>
    <w:uiPriority w:val="99"/>
    <w:semiHidden/>
    <w:unhideWhenUsed/>
    <w:rsid w:val="001537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2.xml"/><Relationship Id="rId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3596</Words>
  <Characters>19782</Characters>
  <Application>Microsoft Office Word</Application>
  <DocSecurity>0</DocSecurity>
  <Lines>164</Lines>
  <Paragraphs>46</Paragraphs>
  <ScaleCrop>false</ScaleCrop>
  <Company/>
  <LinksUpToDate>false</LinksUpToDate>
  <CharactersWithSpaces>233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as Grutter</dc:creator>
  <cp:keywords/>
  <dc:description/>
  <cp:lastModifiedBy>Thomas Grutter</cp:lastModifiedBy>
  <cp:revision>1</cp:revision>
  <dcterms:created xsi:type="dcterms:W3CDTF">2020-08-14T12:36:00Z</dcterms:created>
  <dcterms:modified xsi:type="dcterms:W3CDTF">2020-08-14T12:36:00Z</dcterms:modified>
</cp:coreProperties>
</file>